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5332BA" w14:textId="170AE538" w:rsidR="007758E6" w:rsidRDefault="007F4F00" w:rsidP="007F4F00">
      <w:pPr>
        <w:pStyle w:val="rozdzial"/>
      </w:pPr>
      <w:bookmarkStart w:id="0" w:name="_Toc183978779"/>
      <w:bookmarkStart w:id="1" w:name="_Toc207127282"/>
      <w:proofErr w:type="spellStart"/>
      <w:r>
        <w:t>Rodział</w:t>
      </w:r>
      <w:proofErr w:type="spellEnd"/>
      <w:r>
        <w:t xml:space="preserve"> 1</w:t>
      </w:r>
    </w:p>
    <w:p w14:paraId="12B5DCC1" w14:textId="4EED174C" w:rsidR="007F4F00" w:rsidRPr="007F4F00" w:rsidRDefault="007F4F00" w:rsidP="007F4F00">
      <w:pPr>
        <w:pStyle w:val="rozdzial"/>
      </w:pPr>
      <w:r>
        <w:t>HEHEHEHEHEHEHEHE</w:t>
      </w:r>
    </w:p>
    <w:p w14:paraId="090458FD" w14:textId="0F079CFC" w:rsidR="0048774F" w:rsidRPr="0048774F" w:rsidRDefault="0048774F" w:rsidP="007F4F00">
      <w:pPr>
        <w:pStyle w:val="podrozdzial"/>
      </w:pPr>
      <w:r w:rsidRPr="0048774F">
        <w:t>1.5 Direct surveys</w:t>
      </w:r>
      <w:bookmarkEnd w:id="0"/>
      <w:r w:rsidRPr="0048774F">
        <w:t xml:space="preserve"> methods</w:t>
      </w:r>
      <w:bookmarkEnd w:id="1"/>
    </w:p>
    <w:p w14:paraId="06D684FB" w14:textId="77777777" w:rsidR="0048774F" w:rsidRPr="0048774F" w:rsidRDefault="0048774F" w:rsidP="007F4F00">
      <w:pPr>
        <w:pStyle w:val="gwny"/>
      </w:pPr>
    </w:p>
    <w:p w14:paraId="6EB844F5" w14:textId="1C5AD877" w:rsidR="0048774F" w:rsidRPr="0048774F" w:rsidRDefault="0048774F" w:rsidP="007F4F00">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7F4F00">
      <w:pPr>
        <w:pStyle w:val="gwny"/>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7F4F00">
      <w:pPr>
        <w:pStyle w:val="gwny"/>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7F4F00">
      <w:pPr>
        <w:pStyle w:val="gwny"/>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48774F" w:rsidRDefault="0048774F" w:rsidP="007F4F00">
      <w:pPr>
        <w:pStyle w:val="gwny"/>
      </w:pPr>
      <w:r w:rsidRPr="0048774F">
        <w:t>“Above which price would you not buy a product because you cannot afford it or do not think it is worth the money?”</w:t>
      </w:r>
    </w:p>
    <w:p w14:paraId="6C6F4D7E" w14:textId="77777777" w:rsidR="0048774F" w:rsidRPr="0048774F" w:rsidRDefault="0048774F" w:rsidP="007F4F00">
      <w:pPr>
        <w:pStyle w:val="gwny"/>
      </w:pPr>
      <w:r w:rsidRPr="0048774F">
        <w:t>“Below which price would you not buy the product because you would suspect its quality?”</w:t>
      </w:r>
    </w:p>
    <w:p w14:paraId="04FCBC1C" w14:textId="77777777" w:rsidR="0048774F" w:rsidRPr="0048774F" w:rsidRDefault="0048774F" w:rsidP="007F4F00">
      <w:pPr>
        <w:pStyle w:val="gwny"/>
      </w:pPr>
      <w:r w:rsidRPr="0048774F">
        <w:lastRenderedPageBreak/>
        <w:t>These questions directly target the reservation price by linking monetary value to perceived quality or affordability.</w:t>
      </w:r>
    </w:p>
    <w:p w14:paraId="6EC92FD9" w14:textId="2D7771ED" w:rsidR="0048774F" w:rsidRPr="0048774F" w:rsidRDefault="0048774F" w:rsidP="007F4F00">
      <w:pPr>
        <w:pStyle w:val="gwny"/>
      </w:pPr>
      <w:r w:rsidRPr="0048774F">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7F4F00">
      <w:pPr>
        <w:pStyle w:val="gwny"/>
      </w:pPr>
      <w:r w:rsidRPr="0048774F">
        <w:t>“At what price would you consider this product so expensive that you would not consider buying it?”</w:t>
      </w:r>
    </w:p>
    <w:p w14:paraId="4DB428FC" w14:textId="77777777" w:rsidR="0048774F" w:rsidRPr="0048774F" w:rsidRDefault="0048774F" w:rsidP="007F4F00">
      <w:pPr>
        <w:pStyle w:val="gwny"/>
      </w:pPr>
      <w:r w:rsidRPr="0048774F">
        <w:t>“At what price would you consider this product so inexpensive that you would doubt its quality?”</w:t>
      </w:r>
    </w:p>
    <w:p w14:paraId="13951EB8" w14:textId="77777777" w:rsidR="0048774F" w:rsidRPr="0048774F" w:rsidRDefault="0048774F" w:rsidP="007F4F00">
      <w:pPr>
        <w:pStyle w:val="gwny"/>
      </w:pPr>
      <w:r w:rsidRPr="0048774F">
        <w:t>“At what price would you consider the product to be becoming expensive, though not entirely out of question?”</w:t>
      </w:r>
    </w:p>
    <w:p w14:paraId="5AC84425" w14:textId="77777777" w:rsidR="0048774F" w:rsidRPr="0048774F" w:rsidRDefault="0048774F" w:rsidP="007F4F00">
      <w:pPr>
        <w:pStyle w:val="gwny"/>
      </w:pPr>
      <w:r w:rsidRPr="0048774F">
        <w:t>“At what price would you consider the product a bargain – a great buy for the money?”</w:t>
      </w:r>
    </w:p>
    <w:p w14:paraId="4FEB2E56" w14:textId="77777777" w:rsidR="0048774F" w:rsidRPr="0048774F" w:rsidRDefault="0048774F" w:rsidP="007F4F00">
      <w:pPr>
        <w:pStyle w:val="gwny"/>
      </w:pPr>
      <w:r w:rsidRPr="0048774F">
        <w:t>“What would you expect the market price to be without any discounts?”</w:t>
      </w:r>
    </w:p>
    <w:p w14:paraId="0C5D6C7E" w14:textId="7FB217F1" w:rsidR="0048774F" w:rsidRPr="0048774F" w:rsidRDefault="0048774F" w:rsidP="007F4F00">
      <w:pPr>
        <w:pStyle w:val="gwny"/>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7F4F00">
      <w:pPr>
        <w:pStyle w:val="gwny"/>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6F19B3">
      <w:pPr>
        <w:pStyle w:val="pod-podrozdzial"/>
      </w:pPr>
    </w:p>
    <w:p w14:paraId="49FC513E" w14:textId="48C533C4" w:rsidR="0048774F" w:rsidRPr="003B5D28" w:rsidRDefault="0048774F" w:rsidP="006F19B3">
      <w:pPr>
        <w:pStyle w:val="pod-podrozdzial"/>
      </w:pPr>
      <w:bookmarkStart w:id="2" w:name="_Toc183978780"/>
      <w:bookmarkStart w:id="3" w:name="_Toc207127283"/>
      <w:r w:rsidRPr="003B5D28">
        <w:t>1.5.</w:t>
      </w:r>
      <w:r w:rsidR="007F4F00" w:rsidRPr="003B5D28">
        <w:t>1</w:t>
      </w:r>
      <w:r w:rsidRPr="003B5D28">
        <w:t xml:space="preserve"> Indirect surveys</w:t>
      </w:r>
      <w:bookmarkEnd w:id="2"/>
      <w:r w:rsidRPr="003B5D28">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7F4F00">
      <w:pPr>
        <w:pStyle w:val="gwny"/>
      </w:pPr>
      <w:r w:rsidRPr="0048774F">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w:t>
      </w:r>
      <w:r w:rsidRPr="0048774F">
        <w:lastRenderedPageBreak/>
        <w:t>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0"/>
  </w:num>
  <w:num w:numId="2" w16cid:durableId="1880242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91D6A"/>
    <w:rsid w:val="003B5D28"/>
    <w:rsid w:val="003F3417"/>
    <w:rsid w:val="00470368"/>
    <w:rsid w:val="0048774F"/>
    <w:rsid w:val="00487CAE"/>
    <w:rsid w:val="006403CF"/>
    <w:rsid w:val="006F19B3"/>
    <w:rsid w:val="007758E6"/>
    <w:rsid w:val="00794626"/>
    <w:rsid w:val="007F4F00"/>
    <w:rsid w:val="008F2B5A"/>
    <w:rsid w:val="00B231E5"/>
    <w:rsid w:val="00B75052"/>
    <w:rsid w:val="00F672B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pPr>
      <w:keepNext w:val="0"/>
      <w:keepLines w:val="0"/>
      <w:widowControl/>
      <w:spacing w:before="0" w:after="0" w:line="360" w:lineRule="auto"/>
      <w:ind w:left="0" w:right="0" w:firstLine="567"/>
      <w:jc w:val="both"/>
    </w:pPr>
    <w:rPr>
      <w:rFonts w:ascii="Times New Roman" w:hAnsi="Times New Roman"/>
      <w:b w:val="0"/>
      <w:i w:val="0"/>
      <w:color w:val="000000"/>
      <w:sz w:val="24"/>
      <w:u w:val="none"/>
    </w:rPr>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 w:type="paragraph" w:customStyle="1" w:styleId="rozdzial">
    <w:name w:val="rozdzial"/>
    <w:basedOn w:val="gwny"/>
    <w:link w:val="rozdzialChar"/>
    <w:qFormat/>
    <w:rsid w:val="007F4F00"/>
    <w:pPr>
      <w:keepNext/>
      <w:spacing w:after="240"/>
      <w:jc w:val="center"/>
    </w:pPr>
    <w:rPr>
      <w:b/>
      <w:lang w:val="en-GB"/>
    </w:rPr>
  </w:style>
  <w:style w:type="character" w:customStyle="1" w:styleId="rozdzialChar">
    <w:name w:val="rozdzial Char"/>
    <w:basedOn w:val="Heading2Char"/>
    <w:link w:val="rozdzial"/>
    <w:rsid w:val="007F4F00"/>
    <w:rPr>
      <w:rFonts w:asciiTheme="majorHAnsi" w:eastAsiaTheme="majorEastAsia" w:hAnsiTheme="majorHAnsi" w:cstheme="majorBidi"/>
      <w:color w:val="0F4761" w:themeColor="accent1" w:themeShade="BF"/>
      <w:sz w:val="32"/>
      <w:szCs w:val="32"/>
      <w:lang w:val="en-GB"/>
    </w:rPr>
  </w:style>
  <w:style w:type="paragraph" w:customStyle="1" w:styleId="podrozdzial">
    <w:name w:val="podrozdzial"/>
    <w:basedOn w:val="gwny"/>
    <w:link w:val="podrozdzialChar"/>
    <w:qFormat/>
    <w:rsid w:val="007F4F00"/>
    <w:pPr>
      <w:keepNext/>
      <w:spacing w:before="360" w:after="360"/>
    </w:pPr>
    <w:rPr>
      <w:b/>
      <w:lang w:val="en-GB"/>
    </w:rPr>
  </w:style>
  <w:style w:type="character" w:customStyle="1" w:styleId="podrozdzialChar">
    <w:name w:val="podrozdzial Char"/>
    <w:basedOn w:val="Heading2Char"/>
    <w:link w:val="podrozdzial"/>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lang w:val="en-GB"/>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pod-podrozdzial">
    <w:name w:val="pod-podrozdzial"/>
    <w:basedOn w:val="gwny"/>
    <w:link w:val="pod-podrozdzialChar"/>
    <w:qFormat/>
    <w:rsid w:val="006F19B3"/>
    <w:pPr>
      <w:keepNext/>
      <w:spacing w:before="360" w:after="360"/>
    </w:pPr>
    <w:rPr>
      <w:b/>
    </w:rPr>
  </w:style>
  <w:style w:type="character" w:customStyle="1" w:styleId="pod-podrozdzialChar">
    <w:name w:val="pod-podrozdzial Char"/>
    <w:basedOn w:val="gwnyChar"/>
    <w:link w:val="pod-podrozdzial"/>
    <w:rsid w:val="006F19B3"/>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1066</Words>
  <Characters>6401</Characters>
  <Application>Microsoft Office Word</Application>
  <DocSecurity>0</DocSecurity>
  <Lines>53</Lines>
  <Paragraphs>14</Paragraphs>
  <ScaleCrop>false</ScaleCrop>
  <Company/>
  <LinksUpToDate>false</LinksUpToDate>
  <CharactersWithSpaces>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8</cp:revision>
  <dcterms:created xsi:type="dcterms:W3CDTF">2025-09-09T17:09:00Z</dcterms:created>
  <dcterms:modified xsi:type="dcterms:W3CDTF">2025-09-13T08:42:00Z</dcterms:modified>
</cp:coreProperties>
</file>